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6DF8736F" w:rsidR="00063BF2" w:rsidRPr="00063BF2" w:rsidRDefault="00063BF2" w:rsidP="00063BF2">
      <w:pPr>
        <w:pStyle w:val="Heading1"/>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3D1B5E13"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8D54ED">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86DB2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8D54ED">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498380B" w:rsidR="00063BF2" w:rsidRDefault="00063BF2" w:rsidP="00063BF2">
      <w:pPr>
        <w:pStyle w:val="Heading1"/>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0ED693BA" w:rsidR="00063BF2" w:rsidRDefault="00063BF2" w:rsidP="00063BF2">
      <w:pPr>
        <w:pStyle w:val="Heading1"/>
      </w:pPr>
      <w:bookmarkStart w:id="3" w:name="_Toc174435145"/>
      <w:r>
        <w:lastRenderedPageBreak/>
        <w:t>Background</w:t>
      </w:r>
      <w:bookmarkEnd w:id="3"/>
    </w:p>
    <w:p w14:paraId="3EC09776" w14:textId="6693F345" w:rsidR="00063BF2" w:rsidRDefault="00F34388">
      <w:r>
        <w:t>(Literature Review)</w:t>
      </w:r>
    </w:p>
    <w:p w14:paraId="3EFD8D9F" w14:textId="351D5CBA"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1001EB">
        <w:instrText xml:space="preserve"> ADDIN ZOTERO_ITEM CSL_CITATION {"citationID":"dIuOYrQY","properties":{"formattedCitation":"(RDN, 2022)","plainCitation":"(RDN, 2022)","noteIndex":0},"citationItems":[{"id":"t53nOl6H/DEb9FqDz","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49AE017C"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1001EB">
        <w:instrText xml:space="preserve"> ADDIN ZOTERO_ITEM CSL_CITATION {"citationID":"A7kAq11o","properties":{"formattedCitation":"(Monsivais et al., 2014)","plainCitation":"(Monsivais et al., 2014)","noteIndex":0},"citationItems":[{"id":"t53nOl6H/WbD5QGaR","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2178E84D" w14:textId="448A768D" w:rsidR="00F0323E" w:rsidRDefault="00F0323E">
      <w:r>
        <w:t xml:space="preserve">Meals can also be simple, and adjustable </w:t>
      </w:r>
      <w:r w:rsidR="006027D9">
        <w:t>depending on</w:t>
      </w:r>
      <w:r>
        <w:t xml:space="preserve"> what is in the pantry. It would be much easier to prepare a meal if there was a recipe with the ingredients that the user has.</w:t>
      </w:r>
      <w:r w:rsidR="00554561">
        <w:t xml:space="preserve"> This project plans to bring inspiration back to those who cook at </w:t>
      </w:r>
      <w:r w:rsidR="006027D9">
        <w:t>home and</w:t>
      </w:r>
      <w:r w:rsidR="00554561">
        <w:t xml:space="preserve"> show that simple recipes can be just as effective.</w:t>
      </w:r>
    </w:p>
    <w:p w14:paraId="18B4045D" w14:textId="76B0D1B9" w:rsidR="00063BF2" w:rsidRDefault="00063BF2" w:rsidP="00063BF2">
      <w:pPr>
        <w:pStyle w:val="Heading1"/>
      </w:pPr>
      <w:bookmarkStart w:id="4" w:name="_Toc174435146"/>
      <w:r>
        <w:t>Related Systems Analysis</w:t>
      </w:r>
      <w:bookmarkEnd w:id="4"/>
    </w:p>
    <w:p w14:paraId="2EE3853A" w14:textId="77777777" w:rsidR="00063BF2" w:rsidRDefault="00063BF2"/>
    <w:p w14:paraId="296A4A49" w14:textId="25701D72" w:rsidR="00063BF2" w:rsidRDefault="00063BF2" w:rsidP="00063BF2">
      <w:pPr>
        <w:pStyle w:val="Heading1"/>
      </w:pPr>
      <w:bookmarkStart w:id="5" w:name="_Toc174435147"/>
      <w:r>
        <w:t>Project Plan</w:t>
      </w:r>
      <w:bookmarkEnd w:id="5"/>
    </w:p>
    <w:p w14:paraId="30343193" w14:textId="77777777" w:rsidR="00063BF2" w:rsidRDefault="00063BF2"/>
    <w:p w14:paraId="14F8EA91" w14:textId="071B4553" w:rsidR="00063BF2" w:rsidRDefault="00063BF2" w:rsidP="00063BF2">
      <w:pPr>
        <w:pStyle w:val="Heading1"/>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080598BE" w14:textId="77777777" w:rsidR="001001EB" w:rsidRPr="001001EB" w:rsidRDefault="00873002" w:rsidP="001001EB">
              <w:pPr>
                <w:pStyle w:val="Bibliography"/>
                <w:rPr>
                  <w:rFonts w:ascii="Arial" w:hAnsi="Arial" w:cs="Arial"/>
                </w:rPr>
              </w:pPr>
              <w:r>
                <w:fldChar w:fldCharType="begin"/>
              </w:r>
              <w:r>
                <w:instrText xml:space="preserve"> ADDIN ZOTERO_BIBL {"uncited":[],"omitted":[],"custom":[]} CSL_BIBLIOGRAPHY </w:instrText>
              </w:r>
              <w:r>
                <w:fldChar w:fldCharType="separate"/>
              </w:r>
              <w:r w:rsidR="001001EB" w:rsidRPr="001001EB">
                <w:rPr>
                  <w:rFonts w:ascii="Arial" w:hAnsi="Arial" w:cs="Arial"/>
                </w:rPr>
                <w:t xml:space="preserve">Monsivais, P., Aggarwal, A., &amp; Drewnowski, A. (2014). Time Spent on Home Food Preparation and Indicators of Healthy Eating. </w:t>
              </w:r>
              <w:r w:rsidR="001001EB" w:rsidRPr="001001EB">
                <w:rPr>
                  <w:rFonts w:ascii="Arial" w:hAnsi="Arial" w:cs="Arial"/>
                  <w:i/>
                  <w:iCs/>
                </w:rPr>
                <w:t>American Journal of Preventive Medicine</w:t>
              </w:r>
              <w:r w:rsidR="001001EB" w:rsidRPr="001001EB">
                <w:rPr>
                  <w:rFonts w:ascii="Arial" w:hAnsi="Arial" w:cs="Arial"/>
                </w:rPr>
                <w:t xml:space="preserve">, </w:t>
              </w:r>
              <w:r w:rsidR="001001EB" w:rsidRPr="001001EB">
                <w:rPr>
                  <w:rFonts w:ascii="Arial" w:hAnsi="Arial" w:cs="Arial"/>
                  <w:i/>
                  <w:iCs/>
                </w:rPr>
                <w:t>47</w:t>
              </w:r>
              <w:r w:rsidR="001001EB" w:rsidRPr="001001EB">
                <w:rPr>
                  <w:rFonts w:ascii="Arial" w:hAnsi="Arial" w:cs="Arial"/>
                </w:rPr>
                <w:t>(6), 796–802. https://doi.org/10.1016/j.amepre.2014.07.033</w:t>
              </w:r>
            </w:p>
            <w:p w14:paraId="59C17701" w14:textId="77777777" w:rsidR="001001EB" w:rsidRPr="001001EB" w:rsidRDefault="001001EB" w:rsidP="001001EB">
              <w:pPr>
                <w:pStyle w:val="Bibliography"/>
                <w:rPr>
                  <w:rFonts w:ascii="Arial" w:hAnsi="Arial" w:cs="Arial"/>
                </w:rPr>
              </w:pPr>
              <w:r w:rsidRPr="001001EB">
                <w:rPr>
                  <w:rFonts w:ascii="Arial" w:hAnsi="Arial" w:cs="Arial"/>
                </w:rPr>
                <w:t xml:space="preserve">RDN, J. H., MS. (2022, May 11). </w:t>
              </w:r>
              <w:r w:rsidRPr="001001EB">
                <w:rPr>
                  <w:rFonts w:ascii="Arial" w:hAnsi="Arial" w:cs="Arial"/>
                  <w:i/>
                  <w:iCs/>
                </w:rPr>
                <w:t>What to do when you’re Unmotivated to Cook?</w:t>
              </w:r>
              <w:r w:rsidRPr="001001EB">
                <w:rPr>
                  <w:rFonts w:ascii="Arial" w:hAnsi="Arial" w:cs="Arial"/>
                </w:rPr>
                <w:t xml:space="preserve"> The Kitchen Invitation. https://thekitcheninvitation.com/what-to-do-when-youre-unmotivated-to-cook/</w:t>
              </w:r>
            </w:p>
            <w:p w14:paraId="6DFF543A" w14:textId="77777777" w:rsidR="001001EB" w:rsidRPr="001001EB" w:rsidRDefault="001001EB" w:rsidP="001001EB">
              <w:pPr>
                <w:pStyle w:val="Bibliography"/>
                <w:rPr>
                  <w:rFonts w:ascii="Arial" w:hAnsi="Arial" w:cs="Arial"/>
                </w:rPr>
              </w:pPr>
              <w:r w:rsidRPr="001001EB">
                <w:rPr>
                  <w:rFonts w:ascii="Arial" w:hAnsi="Arial" w:cs="Arial"/>
                  <w:i/>
                  <w:iCs/>
                </w:rPr>
                <w:t>The Best Cooking Apps of 2024</w:t>
              </w:r>
              <w:r w:rsidRPr="001001EB">
                <w:rPr>
                  <w:rFonts w:ascii="Arial" w:hAnsi="Arial" w:cs="Arial"/>
                </w:rPr>
                <w:t>. (n.d.). BestApp.Com. Retrieved 20 August 2024, from https://www.bestapp.com/best-recipe-apps/</w:t>
              </w:r>
            </w:p>
            <w:p w14:paraId="63A33298" w14:textId="6BD6A76A"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519F978E" w14:textId="77777777" w:rsidR="008D54ED" w:rsidRDefault="008D54ED" w:rsidP="008D54ED">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Botev, V. (2018, July 30). </w:t>
                  </w:r>
                  <w:r>
                    <w:rPr>
                      <w:i/>
                      <w:iCs/>
                      <w:noProof/>
                    </w:rPr>
                    <w:t>Receipe App Case Study</w:t>
                  </w:r>
                  <w:r>
                    <w:rPr>
                      <w:noProof/>
                    </w:rPr>
                    <w:t>. Retrieved August 19, 2024,from Medium: https://medium.com/@velichko.botev/recipe-app-case-study-986af9c28207#8cc6</w:t>
                  </w:r>
                </w:p>
                <w:p w14:paraId="06D8EE21" w14:textId="77777777" w:rsidR="008D54ED" w:rsidRDefault="008D54ED" w:rsidP="008D54ED">
                  <w:r>
                    <w:rPr>
                      <w:b/>
                      <w:bCs/>
                      <w:noProof/>
                    </w:rPr>
                    <w:fldChar w:fldCharType="end"/>
                  </w:r>
                </w:p>
              </w:sdtContent>
            </w:sdt>
            <w:p w14:paraId="75CD02E4" w14:textId="4B341399" w:rsidR="00873002" w:rsidRDefault="00000000"/>
          </w:sdtContent>
        </w:sdt>
      </w:sdtContent>
    </w:sdt>
    <w:p w14:paraId="7612E9D2" w14:textId="486105B1" w:rsidR="00873002" w:rsidRDefault="00873002"/>
    <w:sdt>
      <w:sdtPr>
        <w:rPr>
          <w:rFonts w:asciiTheme="minorHAnsi" w:eastAsiaTheme="minorHAnsi" w:hAnsiTheme="minorHAnsi" w:cstheme="minorBidi"/>
          <w:b w:val="0"/>
          <w:bCs w:val="0"/>
          <w:sz w:val="24"/>
          <w:szCs w:val="24"/>
        </w:rPr>
        <w:id w:val="-1428880530"/>
        <w:docPartObj>
          <w:docPartGallery w:val="Bibliographies"/>
          <w:docPartUnique/>
        </w:docPartObj>
      </w:sdtPr>
      <w:sdtContent>
        <w:p w14:paraId="5DF4D691" w14:textId="61CB7596" w:rsidR="008D54ED" w:rsidRDefault="008D54ED">
          <w:pPr>
            <w:pStyle w:val="Heading1"/>
          </w:pPr>
          <w:r>
            <w:t>References</w:t>
          </w:r>
        </w:p>
        <w:sdt>
          <w:sdtPr>
            <w:id w:val="-573587230"/>
            <w:bibliography/>
          </w:sdtPr>
          <w:sdtContent>
            <w:p w14:paraId="5A32CE52" w14:textId="77777777" w:rsidR="008D54ED" w:rsidRDefault="008D54ED" w:rsidP="008D54ED">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Botev, V. (2018, July 30). </w:t>
              </w:r>
              <w:r>
                <w:rPr>
                  <w:i/>
                  <w:iCs/>
                  <w:noProof/>
                </w:rPr>
                <w:t>Receipe App Case Study</w:t>
              </w:r>
              <w:r>
                <w:rPr>
                  <w:noProof/>
                </w:rPr>
                <w:t>. Retrieved August 19, 2024, from Medium: https://medium.com/@velichko.botev/recipe-app-case-study-986af9c28207#8cc6</w:t>
              </w:r>
            </w:p>
            <w:p w14:paraId="4F9B725E" w14:textId="07AFD39D" w:rsidR="008D54ED" w:rsidRDefault="008D54ED" w:rsidP="008D54ED">
              <w:r>
                <w:rPr>
                  <w:b/>
                  <w:bCs/>
                  <w:noProof/>
                </w:rPr>
                <w:fldChar w:fldCharType="end"/>
              </w:r>
            </w:p>
          </w:sdtContent>
        </w:sdt>
      </w:sdtContent>
    </w:sdt>
    <w:p w14:paraId="45AE3BAB" w14:textId="77777777" w:rsidR="00063BF2" w:rsidRDefault="00063BF2"/>
    <w:sectPr w:rsidR="00063BF2" w:rsidSect="00063BF2">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A3E352" w14:textId="77777777" w:rsidR="00F744A1" w:rsidRDefault="00F744A1" w:rsidP="00063BF2">
      <w:pPr>
        <w:spacing w:after="0" w:line="240" w:lineRule="auto"/>
      </w:pPr>
      <w:r>
        <w:separator/>
      </w:r>
    </w:p>
  </w:endnote>
  <w:endnote w:type="continuationSeparator" w:id="0">
    <w:p w14:paraId="0F4C9DB2" w14:textId="77777777" w:rsidR="00F744A1" w:rsidRDefault="00F744A1"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4EAC47" w14:textId="77777777" w:rsidR="00F744A1" w:rsidRDefault="00F744A1" w:rsidP="00063BF2">
      <w:pPr>
        <w:spacing w:after="0" w:line="240" w:lineRule="auto"/>
      </w:pPr>
      <w:r>
        <w:separator/>
      </w:r>
    </w:p>
  </w:footnote>
  <w:footnote w:type="continuationSeparator" w:id="0">
    <w:p w14:paraId="10FD3B91" w14:textId="77777777" w:rsidR="00F744A1" w:rsidRDefault="00F744A1"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63BF2"/>
    <w:rsid w:val="001001EB"/>
    <w:rsid w:val="00170029"/>
    <w:rsid w:val="001B5037"/>
    <w:rsid w:val="00233A32"/>
    <w:rsid w:val="00375825"/>
    <w:rsid w:val="00554561"/>
    <w:rsid w:val="005B7E07"/>
    <w:rsid w:val="005F14B1"/>
    <w:rsid w:val="006027D9"/>
    <w:rsid w:val="006B066E"/>
    <w:rsid w:val="006B079A"/>
    <w:rsid w:val="00873002"/>
    <w:rsid w:val="0087780A"/>
    <w:rsid w:val="008D54ED"/>
    <w:rsid w:val="008E3D97"/>
    <w:rsid w:val="00927EBE"/>
    <w:rsid w:val="0095276B"/>
    <w:rsid w:val="009B7943"/>
    <w:rsid w:val="009D6B3E"/>
    <w:rsid w:val="009F6B82"/>
    <w:rsid w:val="00AB0394"/>
    <w:rsid w:val="00B3046E"/>
    <w:rsid w:val="00B4680F"/>
    <w:rsid w:val="00C053C3"/>
    <w:rsid w:val="00C36371"/>
    <w:rsid w:val="00CC07D8"/>
    <w:rsid w:val="00CC3414"/>
    <w:rsid w:val="00CE6494"/>
    <w:rsid w:val="00D35522"/>
    <w:rsid w:val="00D6367F"/>
    <w:rsid w:val="00E2799D"/>
    <w:rsid w:val="00F0323E"/>
    <w:rsid w:val="00F343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semiHidden/>
    <w:unhideWhenUsed/>
    <w:qFormat/>
    <w:rsid w:val="00063B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semiHidden/>
    <w:rsid w:val="00063B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5</Pages>
  <Words>1382</Words>
  <Characters>787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0</cp:revision>
  <dcterms:created xsi:type="dcterms:W3CDTF">2024-08-13T07:47:00Z</dcterms:created>
  <dcterms:modified xsi:type="dcterms:W3CDTF">2024-08-2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t53nOl6H"/&gt;&lt;style id="http://www.zotero.org/styles/apa" locale="en-GB" hasBibliography="1" bibliographyStyleHasBeenSet="1"/&gt;&lt;prefs&gt;&lt;pref name="fieldType" value="Field"/&gt;&lt;/prefs&gt;&lt;/data&gt;</vt:lpwstr>
  </property>
</Properties>
</file>